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980C1" w14:textId="2D34186A" w:rsidR="0088234F" w:rsidRDefault="004D3096" w:rsidP="004D3096">
      <w:pPr>
        <w:pStyle w:val="ListParagraph"/>
        <w:numPr>
          <w:ilvl w:val="0"/>
          <w:numId w:val="1"/>
        </w:numPr>
      </w:pPr>
      <w:r>
        <w:t>Introduction</w:t>
      </w:r>
    </w:p>
    <w:p w14:paraId="6A464602" w14:textId="77777777" w:rsidR="002A0D6C" w:rsidRPr="002A0D6C" w:rsidRDefault="002A0D6C" w:rsidP="004D3096">
      <w:pPr>
        <w:pStyle w:val="ListParagraph"/>
        <w:numPr>
          <w:ilvl w:val="1"/>
          <w:numId w:val="1"/>
        </w:numPr>
      </w:pPr>
      <w:r w:rsidRPr="002A0D6C">
        <w:rPr>
          <w:bCs/>
          <w:sz w:val="23"/>
          <w:szCs w:val="23"/>
        </w:rPr>
        <w:t xml:space="preserve">Innate immunity and adaptive immunity </w:t>
      </w:r>
    </w:p>
    <w:p w14:paraId="06A2FDB7" w14:textId="1AEBFC99" w:rsidR="004D3096" w:rsidRDefault="004D3096" w:rsidP="004D3096">
      <w:pPr>
        <w:pStyle w:val="ListParagraph"/>
        <w:numPr>
          <w:ilvl w:val="1"/>
          <w:numId w:val="1"/>
        </w:numPr>
      </w:pPr>
      <w:r>
        <w:t>Endosomal and cytosolic PPR signaling</w:t>
      </w:r>
    </w:p>
    <w:p w14:paraId="0BE8B4F6" w14:textId="7A111D6E" w:rsidR="004D3096" w:rsidRDefault="004D3096" w:rsidP="004D3096">
      <w:pPr>
        <w:pStyle w:val="ListParagraph"/>
        <w:numPr>
          <w:ilvl w:val="1"/>
          <w:numId w:val="1"/>
        </w:numPr>
      </w:pPr>
      <w:r>
        <w:t>Transcription</w:t>
      </w:r>
      <w:r w:rsidR="00852131">
        <w:t xml:space="preserve"> factors and transcriptional inflammatory response</w:t>
      </w:r>
    </w:p>
    <w:p w14:paraId="7DA30070" w14:textId="277E89B2" w:rsidR="00852131" w:rsidRDefault="00852131" w:rsidP="004D3096">
      <w:pPr>
        <w:pStyle w:val="ListParagraph"/>
        <w:numPr>
          <w:ilvl w:val="1"/>
          <w:numId w:val="1"/>
        </w:numPr>
      </w:pPr>
      <w:r>
        <w:t>IRF5 signaling and autoimmune disease</w:t>
      </w:r>
    </w:p>
    <w:p w14:paraId="3C754B81" w14:textId="1B9E087E" w:rsidR="00852131" w:rsidRDefault="00852131" w:rsidP="004D3096">
      <w:pPr>
        <w:pStyle w:val="ListParagraph"/>
        <w:numPr>
          <w:ilvl w:val="1"/>
          <w:numId w:val="1"/>
        </w:numPr>
      </w:pPr>
      <w:r>
        <w:t>Cytosolic DNA sensing pathway</w:t>
      </w:r>
    </w:p>
    <w:p w14:paraId="18B88EEF" w14:textId="290D0EDF" w:rsidR="00852131" w:rsidRDefault="00852131" w:rsidP="004D3096">
      <w:pPr>
        <w:pStyle w:val="ListParagraph"/>
        <w:numPr>
          <w:ilvl w:val="1"/>
          <w:numId w:val="1"/>
        </w:numPr>
      </w:pPr>
      <w:r>
        <w:t>Regulation of cGAS activity</w:t>
      </w:r>
    </w:p>
    <w:p w14:paraId="5AF79044" w14:textId="7A029641" w:rsidR="004D3096" w:rsidRDefault="004D3096" w:rsidP="004D3096">
      <w:pPr>
        <w:pStyle w:val="ListParagraph"/>
        <w:numPr>
          <w:ilvl w:val="0"/>
          <w:numId w:val="1"/>
        </w:numPr>
      </w:pPr>
      <w:r>
        <w:t>IKK2 is the kinase that activate IRF5 transcriptional activity</w:t>
      </w:r>
    </w:p>
    <w:p w14:paraId="504B379E" w14:textId="1777F6A1" w:rsidR="004E4EAF" w:rsidRDefault="004E4EAF" w:rsidP="004E4EAF">
      <w:pPr>
        <w:pStyle w:val="ListParagraph"/>
        <w:numPr>
          <w:ilvl w:val="1"/>
          <w:numId w:val="1"/>
        </w:numPr>
      </w:pPr>
      <w:r>
        <w:t>Results</w:t>
      </w:r>
    </w:p>
    <w:p w14:paraId="703D3EED" w14:textId="2CE88CA1" w:rsidR="004E4EAF" w:rsidRDefault="004E4EAF" w:rsidP="004E4EAF">
      <w:pPr>
        <w:pStyle w:val="ListParagraph"/>
        <w:numPr>
          <w:ilvl w:val="1"/>
          <w:numId w:val="1"/>
        </w:numPr>
      </w:pPr>
      <w:r>
        <w:t>Conclusions and discussion</w:t>
      </w:r>
    </w:p>
    <w:p w14:paraId="7067C28B" w14:textId="0535DDDC" w:rsidR="004E4EAF" w:rsidRDefault="004E4EAF" w:rsidP="004E4EAF">
      <w:pPr>
        <w:pStyle w:val="ListParagraph"/>
        <w:numPr>
          <w:ilvl w:val="1"/>
          <w:numId w:val="1"/>
        </w:numPr>
      </w:pPr>
      <w:r>
        <w:t>Material and methods</w:t>
      </w:r>
    </w:p>
    <w:p w14:paraId="330A0133" w14:textId="0BEC97C7" w:rsidR="004D3096" w:rsidRDefault="004D3096" w:rsidP="004D3096">
      <w:pPr>
        <w:pStyle w:val="ListParagraph"/>
        <w:numPr>
          <w:ilvl w:val="0"/>
          <w:numId w:val="1"/>
        </w:numPr>
      </w:pPr>
      <w:r>
        <w:t>STING is the predominant receptor for cGAS</w:t>
      </w:r>
    </w:p>
    <w:p w14:paraId="0E8762CC" w14:textId="0FE4029E" w:rsidR="004E4EAF" w:rsidRDefault="004E4EAF" w:rsidP="004E4EAF">
      <w:pPr>
        <w:pStyle w:val="ListParagraph"/>
        <w:numPr>
          <w:ilvl w:val="1"/>
          <w:numId w:val="1"/>
        </w:numPr>
      </w:pPr>
      <w:r>
        <w:t>Results</w:t>
      </w:r>
    </w:p>
    <w:p w14:paraId="394528A9" w14:textId="100C7ACA" w:rsidR="004E4EAF" w:rsidRDefault="004E4EAF" w:rsidP="004E4EAF">
      <w:pPr>
        <w:pStyle w:val="ListParagraph"/>
        <w:numPr>
          <w:ilvl w:val="1"/>
          <w:numId w:val="1"/>
        </w:numPr>
      </w:pPr>
      <w:r>
        <w:t>Conclusions and discussion</w:t>
      </w:r>
    </w:p>
    <w:p w14:paraId="49CF57F9" w14:textId="02E74371" w:rsidR="004E4EAF" w:rsidRDefault="004E4EAF" w:rsidP="004E4EAF">
      <w:pPr>
        <w:pStyle w:val="ListParagraph"/>
        <w:numPr>
          <w:ilvl w:val="1"/>
          <w:numId w:val="1"/>
        </w:numPr>
      </w:pPr>
      <w:r>
        <w:t>Material and methods</w:t>
      </w:r>
    </w:p>
    <w:p w14:paraId="382B1A8C" w14:textId="72F39CDF" w:rsidR="004D3096" w:rsidRDefault="004D3096" w:rsidP="004D3096">
      <w:pPr>
        <w:pStyle w:val="ListParagraph"/>
        <w:numPr>
          <w:ilvl w:val="0"/>
          <w:numId w:val="1"/>
        </w:numPr>
      </w:pPr>
      <w:r>
        <w:t>Purification of cGAS inhibitor</w:t>
      </w:r>
    </w:p>
    <w:p w14:paraId="06D60469" w14:textId="0A7C0F33" w:rsidR="004D3096" w:rsidRDefault="004D3096" w:rsidP="004D3096">
      <w:pPr>
        <w:pStyle w:val="ListParagraph"/>
        <w:numPr>
          <w:ilvl w:val="1"/>
          <w:numId w:val="1"/>
        </w:numPr>
      </w:pPr>
      <w:r>
        <w:t>Certain RNA as cGAS inhibitor</w:t>
      </w:r>
    </w:p>
    <w:p w14:paraId="545FD6EA" w14:textId="0E4FBF26" w:rsidR="004E4EAF" w:rsidRDefault="004E4EAF" w:rsidP="004E4EAF">
      <w:pPr>
        <w:pStyle w:val="ListParagraph"/>
        <w:numPr>
          <w:ilvl w:val="2"/>
          <w:numId w:val="1"/>
        </w:numPr>
      </w:pPr>
      <w:r>
        <w:t>Results</w:t>
      </w:r>
    </w:p>
    <w:p w14:paraId="39BEEBA0" w14:textId="2A3D195C" w:rsidR="004E4EAF" w:rsidRDefault="004E4EAF" w:rsidP="004E4EAF">
      <w:pPr>
        <w:pStyle w:val="ListParagraph"/>
        <w:numPr>
          <w:ilvl w:val="2"/>
          <w:numId w:val="1"/>
        </w:numPr>
      </w:pPr>
      <w:r>
        <w:t>Conclusions and discussion</w:t>
      </w:r>
    </w:p>
    <w:p w14:paraId="579F6194" w14:textId="05029739" w:rsidR="004D3096" w:rsidRDefault="004E4EAF" w:rsidP="004D3096">
      <w:pPr>
        <w:pStyle w:val="ListParagraph"/>
        <w:numPr>
          <w:ilvl w:val="1"/>
          <w:numId w:val="1"/>
        </w:numPr>
      </w:pPr>
      <w:r>
        <w:t>Nuclear cGAS inhibitor</w:t>
      </w:r>
    </w:p>
    <w:p w14:paraId="4F700D0B" w14:textId="4A12F480" w:rsidR="004E4EAF" w:rsidRDefault="004E4EAF" w:rsidP="004E4EAF">
      <w:pPr>
        <w:pStyle w:val="ListParagraph"/>
        <w:numPr>
          <w:ilvl w:val="2"/>
          <w:numId w:val="1"/>
        </w:numPr>
      </w:pPr>
      <w:r>
        <w:t>Results</w:t>
      </w:r>
    </w:p>
    <w:p w14:paraId="33428D80" w14:textId="69BA0774" w:rsidR="004E4EAF" w:rsidRDefault="004E4EAF" w:rsidP="004E4EAF">
      <w:pPr>
        <w:pStyle w:val="ListParagraph"/>
        <w:numPr>
          <w:ilvl w:val="2"/>
          <w:numId w:val="1"/>
        </w:numPr>
      </w:pPr>
      <w:r>
        <w:t>Conclusions and discussion</w:t>
      </w:r>
    </w:p>
    <w:p w14:paraId="5C60D945" w14:textId="5DD8AC3F" w:rsidR="004E4EAF" w:rsidRDefault="004E4EAF" w:rsidP="004D3096">
      <w:pPr>
        <w:pStyle w:val="ListParagraph"/>
        <w:numPr>
          <w:ilvl w:val="1"/>
          <w:numId w:val="1"/>
        </w:numPr>
      </w:pPr>
      <w:r>
        <w:t>Material and methods</w:t>
      </w:r>
    </w:p>
    <w:p w14:paraId="388DFCDD" w14:textId="476F17B0" w:rsidR="004E4EAF" w:rsidRDefault="004E4EAF" w:rsidP="004E4EAF">
      <w:pPr>
        <w:pStyle w:val="ListParagraph"/>
        <w:numPr>
          <w:ilvl w:val="0"/>
          <w:numId w:val="1"/>
        </w:numPr>
      </w:pPr>
      <w:r>
        <w:t>References</w:t>
      </w:r>
    </w:p>
    <w:p w14:paraId="2805C67D" w14:textId="1FBBA811" w:rsidR="002A0D6C" w:rsidRDefault="002A0D6C">
      <w:r>
        <w:br w:type="page"/>
      </w:r>
    </w:p>
    <w:p w14:paraId="7D2B482C" w14:textId="72333ACF" w:rsidR="004E4EAF" w:rsidRDefault="002A0D6C" w:rsidP="002A0D6C">
      <w:pPr>
        <w:pStyle w:val="Title"/>
      </w:pPr>
      <w:r>
        <w:rPr>
          <w:rFonts w:hint="eastAsia"/>
        </w:rPr>
        <w:lastRenderedPageBreak/>
        <w:t>Intro</w:t>
      </w:r>
      <w:r>
        <w:t>duction</w:t>
      </w:r>
    </w:p>
    <w:p w14:paraId="5E61286A" w14:textId="77777777" w:rsidR="002A0D6C" w:rsidRPr="002A0D6C" w:rsidRDefault="002A0D6C" w:rsidP="002A0D6C">
      <w:pPr>
        <w:pStyle w:val="Subtitle"/>
      </w:pPr>
      <w:r w:rsidRPr="002A0D6C">
        <w:t xml:space="preserve">Innate immunity and adaptive immunity </w:t>
      </w:r>
    </w:p>
    <w:p w14:paraId="7B6EFFB8" w14:textId="5CF14E84" w:rsidR="002A0D6C" w:rsidRDefault="002A0D6C" w:rsidP="002A0D6C">
      <w:r>
        <w:t xml:space="preserve">The immune system consists of two major components: innate immunity, which provides early, general reactions to infections, and adaptive immunity, which later </w:t>
      </w:r>
      <w:r w:rsidRPr="002A0D6C">
        <w:t>recognizes and reacts to microbial and non</w:t>
      </w:r>
      <w:r>
        <w:t>-</w:t>
      </w:r>
      <w:r w:rsidRPr="002A0D6C">
        <w:t xml:space="preserve">microbial substances </w:t>
      </w:r>
      <w:r>
        <w:t xml:space="preserve">in specific manner. </w:t>
      </w:r>
    </w:p>
    <w:p w14:paraId="305E01D5" w14:textId="229353A7" w:rsidR="00254C39" w:rsidRDefault="00254C39" w:rsidP="002A0D6C">
      <w:r>
        <w:t>Innate immunity … (cell types, process, etc.)</w:t>
      </w:r>
    </w:p>
    <w:p w14:paraId="385D926B" w14:textId="4F8D55E2" w:rsidR="00254C39" w:rsidRDefault="00254C39" w:rsidP="002A0D6C">
      <w:r>
        <w:t>Adaptive immunity … (cell types, process, memory, etc.)</w:t>
      </w:r>
    </w:p>
    <w:p w14:paraId="265FF039" w14:textId="77777777" w:rsidR="00254C39" w:rsidRDefault="00254C39" w:rsidP="002A0D6C">
      <w:r>
        <w:t xml:space="preserve">Cooperation between innate and adaptive immunity … </w:t>
      </w:r>
    </w:p>
    <w:p w14:paraId="23BB769D" w14:textId="77777777" w:rsidR="00254C39" w:rsidRDefault="00254C39" w:rsidP="002A0D6C"/>
    <w:p w14:paraId="5884A6CF" w14:textId="77777777" w:rsidR="00254C39" w:rsidRDefault="00254C39" w:rsidP="00254C39">
      <w:pPr>
        <w:pStyle w:val="Subtitle"/>
      </w:pPr>
      <w:r>
        <w:t>Endosomal and cytosolic PPRs</w:t>
      </w:r>
    </w:p>
    <w:p w14:paraId="2E78E574" w14:textId="0EC3B936" w:rsidR="00254C39" w:rsidRDefault="00254C39" w:rsidP="002A0D6C">
      <w:r>
        <w:t>General model for innate immune response (PPR – adapter – kinases – TFs – effectors)</w:t>
      </w:r>
    </w:p>
    <w:p w14:paraId="05A50E7C" w14:textId="3042B54D" w:rsidR="00254C39" w:rsidRDefault="00355339" w:rsidP="002A0D6C">
      <w:r>
        <w:t>Membrane bound receptors: TLRs and CLRs</w:t>
      </w:r>
    </w:p>
    <w:p w14:paraId="5BB55861" w14:textId="01E835D6" w:rsidR="00254C39" w:rsidRDefault="00254C39" w:rsidP="002A0D6C">
      <w:r>
        <w:t>Cytosolic</w:t>
      </w:r>
      <w:r w:rsidR="00355339">
        <w:t xml:space="preserve"> receptors: </w:t>
      </w:r>
      <w:r>
        <w:t>RIG-I, inflammasome,</w:t>
      </w:r>
      <w:r w:rsidR="00E91B4D">
        <w:t xml:space="preserve"> NLRs,</w:t>
      </w:r>
      <w:r>
        <w:t xml:space="preserve"> cGAS</w:t>
      </w:r>
    </w:p>
    <w:p w14:paraId="4466155A" w14:textId="2B310933" w:rsidR="00E91B4D" w:rsidRDefault="00E91B4D" w:rsidP="002A0D6C"/>
    <w:p w14:paraId="4BA82D91" w14:textId="2E283F8C" w:rsidR="00E91B4D" w:rsidRDefault="00E91B4D" w:rsidP="00E91B4D">
      <w:pPr>
        <w:pStyle w:val="Subtitle"/>
      </w:pPr>
      <w:r>
        <w:t>Transcription factors and transcriptional inflammatory response</w:t>
      </w:r>
    </w:p>
    <w:p w14:paraId="591AB646" w14:textId="0115B666" w:rsidR="00E91B4D" w:rsidRDefault="00E91B4D" w:rsidP="00E91B4D">
      <w:r>
        <w:t>xxx</w:t>
      </w:r>
    </w:p>
    <w:p w14:paraId="133AA6BF" w14:textId="0CBDD1AA" w:rsidR="00E91B4D" w:rsidRDefault="00E91B4D" w:rsidP="002A0D6C"/>
    <w:p w14:paraId="69682716" w14:textId="070735BC" w:rsidR="00E91B4D" w:rsidRDefault="00E91B4D" w:rsidP="00E91B4D">
      <w:pPr>
        <w:pStyle w:val="Subtitle"/>
      </w:pPr>
      <w:r>
        <w:t>IRF5 signaling and autoimmune disease</w:t>
      </w:r>
    </w:p>
    <w:p w14:paraId="2DA5FFFA" w14:textId="24B9FB00" w:rsidR="003038BB" w:rsidRPr="00B14254" w:rsidRDefault="003038BB" w:rsidP="003038BB">
      <w:pPr>
        <w:spacing w:line="480" w:lineRule="auto"/>
        <w:jc w:val="both"/>
        <w:rPr>
          <w:rFonts w:ascii="Times New Roman" w:hAnsi="Times New Roman"/>
          <w:color w:val="000000" w:themeColor="text1"/>
        </w:rPr>
      </w:pPr>
      <w:r w:rsidRPr="00B14254">
        <w:rPr>
          <w:rFonts w:ascii="Times New Roman" w:hAnsi="Times New Roman"/>
          <w:color w:val="000000" w:themeColor="text1"/>
        </w:rPr>
        <w:t xml:space="preserve">The interferon regulatory factor (IRF) family of transcription factors plays a pivotal role in the development of immune cells and induction of cytokines that are important in immune and inflammatory responses </w:t>
      </w:r>
      <w:r w:rsidRPr="00B14254">
        <w:rPr>
          <w:rFonts w:ascii="Times New Roman" w:hAnsi="Times New Roman"/>
          <w:color w:val="000000" w:themeColor="text1"/>
        </w:rPr>
        <w:fldChar w:fldCharType="begin">
          <w:fldData xml:space="preserve">PEVuZE5vdGU+PENpdGU+PEF1dGhvcj5Ib25kYTwvQXV0aG9yPjxZZWFyPjIwMDY8L1llYXI+PFJl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UaGUgSVJGIGZhbWlseSB0cmFuc2NyaXB0aW9uIGZh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Ib25kYTwvQXV0aG9yPjxZZWFyPjIwMDY8L1llYXI+PFJl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UaGUgSVJGIGZhbWlseSB0cmFuc2NyaXB0aW9uIGZh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Honda and Taniguchi 2006, Tamura, Yanai et al. 2008)</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The mammalian IRF family consists of nine members, IRF1-9 </w:t>
      </w:r>
      <w:r w:rsidRPr="00B14254">
        <w:rPr>
          <w:rFonts w:ascii="Times New Roman" w:hAnsi="Times New Roman"/>
          <w:color w:val="000000" w:themeColor="text1"/>
        </w:rPr>
        <w:fldChar w:fldCharType="begin"/>
      </w:r>
      <w:r w:rsidR="003D5117">
        <w:rPr>
          <w:rFonts w:ascii="Times New Roman" w:hAnsi="Times New Roman"/>
          <w:color w:val="000000" w:themeColor="text1"/>
        </w:rPr>
        <w:instrText xml:space="preserve"> ADDIN EN.CITE &lt;EndNote&gt;&lt;Cite&gt;&lt;Author&gt;Ikushima&lt;/Author&gt;&lt;Year&gt;2013&lt;/Year&gt;&lt;RecNum&gt;3&lt;/RecNum&gt;&lt;DisplayText&gt;(Ikushima, Negishi et al. 2013)&lt;/DisplayText&gt;&lt;record&gt;&lt;rec-number&gt;3&lt;/rec-number&gt;&lt;foreign-keys&gt;&lt;key app="EN" db-id="xsfxvxaemvd25ped2f4vas0q50rzsa2za9t5" timestamp="1410841514"&gt;3&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Ikushima, Negishi et al. 2013)</w:t>
      </w:r>
      <w:r w:rsidRPr="00B14254">
        <w:rPr>
          <w:rFonts w:ascii="Times New Roman" w:hAnsi="Times New Roman"/>
          <w:color w:val="000000" w:themeColor="text1"/>
        </w:rPr>
        <w:fldChar w:fldCharType="end"/>
      </w:r>
      <w:r w:rsidRPr="00B14254">
        <w:rPr>
          <w:rFonts w:ascii="Times New Roman" w:hAnsi="Times New Roman"/>
          <w:color w:val="000000" w:themeColor="text1"/>
        </w:rPr>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B14254">
        <w:rPr>
          <w:rFonts w:ascii="Times New Roman" w:hAnsi="Times New Roman"/>
          <w:color w:val="000000" w:themeColor="text1"/>
        </w:rPr>
        <w:fldChar w:fldCharType="begin">
          <w:fldData xml:space="preserve">PEVuZE5vdGU+PENpdGU+PEF1dGhvcj5LYXdhaTwvQXV0aG9yPjxZZWFyPjIwMDU8L1llYXI+PFJl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LYXdhaTwvQXV0aG9yPjxZZWFyPjIwMDU8L1llYXI+PFJl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w:t>
      </w:r>
      <w:proofErr w:type="spellStart"/>
      <w:r w:rsidR="003D5117">
        <w:rPr>
          <w:rFonts w:ascii="Times New Roman" w:hAnsi="Times New Roman"/>
          <w:noProof/>
          <w:color w:val="000000" w:themeColor="text1"/>
        </w:rPr>
        <w:t>Yoneyama</w:t>
      </w:r>
      <w:proofErr w:type="spellEnd"/>
      <w:r w:rsidR="003D5117">
        <w:rPr>
          <w:rFonts w:ascii="Times New Roman" w:hAnsi="Times New Roman"/>
          <w:noProof/>
          <w:color w:val="000000" w:themeColor="text1"/>
        </w:rPr>
        <w:t>, Kikuchi et al. 2004, Kawai, Takahashi et al. 2005, Meylan, Curran et al. 2005, Seth, Sun et al. 2005, Xu, Wang et al. 2005)</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MAVS then activates the kinase TBK1, which phosphorylates IRF3 and IRF7, causing these transcription factors to homodimerize and enter the nucleus to turn on type-I IFNs. </w:t>
      </w:r>
      <w:r w:rsidRPr="00B14254">
        <w:rPr>
          <w:rFonts w:ascii="Times New Roman" w:hAnsi="Times New Roman"/>
          <w:color w:val="000000" w:themeColor="text1"/>
        </w:rPr>
        <w:lastRenderedPageBreak/>
        <w:t>MAVS also activates the kinase IKKβ, which activates NF-</w:t>
      </w:r>
      <w:proofErr w:type="spellStart"/>
      <w:r>
        <w:rPr>
          <w:rFonts w:ascii="Times New Roman" w:hAnsi="Times New Roman"/>
        </w:rPr>
        <w:t>κ</w:t>
      </w:r>
      <w:r w:rsidRPr="00B14254">
        <w:rPr>
          <w:rFonts w:ascii="Times New Roman" w:hAnsi="Times New Roman"/>
        </w:rPr>
        <w:t>B</w:t>
      </w:r>
      <w:proofErr w:type="spellEnd"/>
      <w:r w:rsidRPr="00B14254">
        <w:rPr>
          <w:rFonts w:ascii="Times New Roman" w:hAnsi="Times New Roman"/>
          <w:color w:val="000000" w:themeColor="text1"/>
        </w:rPr>
        <w:t xml:space="preserve"> to induce pro-inflammatory cytokines. Stimulation of some Toll-like receptors (TLRs), especially those localized on the endosomal membranes such as TLR3, 4, 7, 8 and 9, also leads to strong activation of IRF3 and IRF7 to induce type-I IFNs</w:t>
      </w:r>
      <w:r w:rsidRPr="00B14254">
        <w:rPr>
          <w:rFonts w:ascii="Times New Roman" w:hAnsi="Times New Roman"/>
          <w:color w:val="000000" w:themeColor="text1"/>
        </w:rPr>
        <w:fldChar w:fldCharType="begin">
          <w:fldData xml:space="preserve">PEVuZE5vdGU+PENpdGU+PEF1dGhvcj5Ob3BwZXJ0PC9BdXRob3I+PFllYXI+MjAwNzwvWWVhcj48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=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Ob3BwZXJ0PC9BdXRob3I+PFllYXI+MjAwNzwvWWVhcj48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=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w:t>
      </w:r>
      <w:proofErr w:type="spellStart"/>
      <w:r w:rsidR="003D5117">
        <w:rPr>
          <w:rFonts w:ascii="Times New Roman" w:hAnsi="Times New Roman"/>
          <w:noProof/>
          <w:color w:val="000000" w:themeColor="text1"/>
        </w:rPr>
        <w:t>Noppert</w:t>
      </w:r>
      <w:proofErr w:type="spellEnd"/>
      <w:r w:rsidR="003D5117">
        <w:rPr>
          <w:rFonts w:ascii="Times New Roman" w:hAnsi="Times New Roman"/>
          <w:noProof/>
          <w:color w:val="000000" w:themeColor="text1"/>
        </w:rPr>
        <w:t>, Fitzgerald et al. 2007, Ikushima, Negishi et al. 2013)</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w:t>
      </w:r>
    </w:p>
    <w:p w14:paraId="15310242" w14:textId="359F2F27" w:rsidR="003038BB" w:rsidRPr="00B14254" w:rsidRDefault="003038BB" w:rsidP="003038BB">
      <w:pPr>
        <w:spacing w:line="480" w:lineRule="auto"/>
        <w:jc w:val="both"/>
        <w:rPr>
          <w:rFonts w:ascii="Times New Roman" w:hAnsi="Times New Roman"/>
          <w:color w:val="000000" w:themeColor="text1"/>
        </w:rPr>
      </w:pPr>
      <w:r w:rsidRPr="00B14254">
        <w:rPr>
          <w:rFonts w:ascii="Times New Roman" w:hAnsi="Times New Roman"/>
          <w:color w:val="000000" w:themeColor="text1"/>
        </w:rPr>
        <w:t xml:space="preserve">Compared to IRF3 and IRF7, much less is known about how IRF5 is activated. However, genetic studies have provided compelling evidence for an essential role of IRF5 in the production of inflammatory cytokines, such as TNF-α and IL-6, in response to TLR ligands such as lipopolysaccharides (LPS) </w:t>
      </w:r>
      <w:r w:rsidRPr="00B14254">
        <w:rPr>
          <w:rFonts w:ascii="Times New Roman" w:hAnsi="Times New Roman"/>
          <w:color w:val="000000" w:themeColor="text1"/>
        </w:rPr>
        <w:fldChar w:fldCharType="begin">
          <w:fldData xml:space="preserve">PEVuZE5vdGU+PENpdGU+PEF1dGhvcj5UYWthb2thPC9BdXRob3I+PFllYXI+MjAwNTwvWWVhcj48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yNDMtOTwvcGFnZXM+PHZvbHVtZT40MzQ8L3ZvbHVt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UYWthb2thPC9BdXRob3I+PFllYXI+MjAwNTwvWWVhcj48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yNDMtOTwvcGFnZXM+PHZvbHVtZT40MzQ8L3ZvbHVt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Takaoka, Yanai et al. 2005)</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IRF5 also functions together with IRF3 and IRF7 to mediate type-I interferon production in response to viral infections </w:t>
      </w:r>
      <w:r w:rsidRPr="00B14254">
        <w:rPr>
          <w:rFonts w:ascii="Times New Roman" w:hAnsi="Times New Roman"/>
          <w:color w:val="000000" w:themeColor="text1"/>
        </w:rPr>
        <w:fldChar w:fldCharType="begin">
          <w:fldData xml:space="preserve">PEVuZE5vdGU+PENpdGU+PEF1dGhvcj5MYXplYXI8L0F1dGhvcj48WWVhcj4yMDEzPC9ZZWFyPjxS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MYXplYXI8L0F1dGhvcj48WWVhcj4yMDEzPC9ZZWFyPjxS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Lazear, Lancaster et al. 2013)</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In addition, IRF5 plays important roles in M1 macrophage polarization </w:t>
      </w:r>
      <w:r w:rsidRPr="00B14254">
        <w:rPr>
          <w:rFonts w:ascii="Times New Roman" w:hAnsi="Times New Roman"/>
          <w:color w:val="000000" w:themeColor="text1"/>
        </w:rPr>
        <w:fldChar w:fldCharType="begin"/>
      </w:r>
      <w:r w:rsidR="003D5117">
        <w:rPr>
          <w:rFonts w:ascii="Times New Roman" w:hAnsi="Times New Roman"/>
          <w:color w:val="000000" w:themeColor="text1"/>
        </w:rPr>
        <w:instrText xml:space="preserve"> ADDIN EN.CITE &lt;EndNote&gt;&lt;Cite&gt;&lt;Author&gt;Krausgruber&lt;/Author&gt;&lt;Year&gt;2011&lt;/Year&gt;&lt;RecNum&gt;12&lt;/RecNum&gt;&lt;DisplayText&gt;(Krausgruber, Blazek et al. 2011)&lt;/DisplayText&gt;&lt;record&gt;&lt;rec-number&gt;12&lt;/rec-number&gt;&lt;foreign-keys&gt;&lt;key app="EN" db-id="xsfxvxaemvd25ped2f4vas0q50rzsa2za9t5" timestamp="1410841515"&gt;12&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Krausgruber, Blazek et al. 2011)</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and IgG class switching in B cells</w:t>
      </w:r>
      <w:r w:rsidRPr="00B14254">
        <w:rPr>
          <w:rFonts w:ascii="Times New Roman" w:hAnsi="Times New Roman"/>
          <w:color w:val="000000" w:themeColor="text1"/>
        </w:rPr>
        <w:fldChar w:fldCharType="begin">
          <w:fldData xml:space="preserve">PEVuZE5vdGU+PENpdGU+PEF1dGhvcj5MaWVuPC9BdXRob3I+PFllYXI+MjAxMDwvWWVhcj48UmVj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NDY2NC04PC9wYWdlcz48dm9sdW1lPjEwNzwvdm9sdW1lPjxudW1iZXI+MTA8L251bWJl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=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MaWVuPC9BdXRob3I+PFllYXI+MjAxMDwvWWVhcj48UmVj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=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Lien, Fang et al. 2010)</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Polymorphisms in the IRF5 gene have been linked to human autoimmune diseases, including systemic lupus erythematosus </w:t>
      </w:r>
      <w:r w:rsidRPr="00B14254">
        <w:rPr>
          <w:rFonts w:ascii="Times New Roman" w:hAnsi="Times New Roman"/>
          <w:color w:val="000000" w:themeColor="text1"/>
        </w:rPr>
        <w:fldChar w:fldCharType="begin">
          <w:fldData xml:space="preserve">PEVuZE5vdGU+PENpdGU+PEF1dGhvcj5HcmFoYW08L0F1dGhvcj48WWVhcj4yMDA2PC9ZZWFyPjxS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HcmFoYW08L0F1dGhvcj48WWVhcj4yMDA2PC9ZZWFyPjxS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Graham, Kozyrev et al. 2006)</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and Sjogren’s syndrome </w:t>
      </w:r>
      <w:r w:rsidRPr="00B14254">
        <w:rPr>
          <w:rFonts w:ascii="Times New Roman" w:hAnsi="Times New Roman"/>
          <w:color w:val="000000" w:themeColor="text1"/>
        </w:rPr>
        <w:fldChar w:fldCharType="begin"/>
      </w:r>
      <w:r w:rsidR="003D5117">
        <w:rPr>
          <w:rFonts w:ascii="Times New Roman" w:hAnsi="Times New Roman"/>
          <w:color w:val="000000" w:themeColor="text1"/>
        </w:rPr>
        <w:instrText xml:space="preserve"> ADDIN EN.CITE &lt;EndNote&gt;&lt;Cite&gt;&lt;Author&gt;Miceli-Richard&lt;/Author&gt;&lt;Year&gt;2007&lt;/Year&gt;&lt;RecNum&gt;15&lt;/RecNum&gt;&lt;DisplayText&gt;(Miceli-Richard, Comets et al. 2007)&lt;/DisplayText&gt;&lt;record&gt;&lt;rec-number&gt;15&lt;/rec-number&gt;&lt;foreign-keys&gt;&lt;key app="EN" db-id="xsfxvxaemvd25ped2f4vas0q50rzsa2za9t5" timestamp="1410841515"&gt;15&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Miceli-Richard, Comets et al. 2007)</w:t>
      </w:r>
      <w:r w:rsidRPr="00B14254">
        <w:rPr>
          <w:rFonts w:ascii="Times New Roman" w:hAnsi="Times New Roman"/>
          <w:color w:val="000000" w:themeColor="text1"/>
        </w:rPr>
        <w:fldChar w:fldCharType="end"/>
      </w:r>
      <w:r w:rsidRPr="00B14254">
        <w:rPr>
          <w:rFonts w:ascii="Times New Roman" w:hAnsi="Times New Roman"/>
          <w:color w:val="000000" w:themeColor="text1"/>
        </w:rPr>
        <w:t>. Thus, IRF5 is critical for regulating immune and inflammatory responses in health and disease</w:t>
      </w:r>
      <w:r w:rsidRPr="00B14254">
        <w:rPr>
          <w:rFonts w:ascii="Times New Roman" w:hAnsi="Times New Roman"/>
          <w:color w:val="000000" w:themeColor="text1"/>
        </w:rPr>
        <w:fldChar w:fldCharType="begin"/>
      </w:r>
      <w:r w:rsidR="003D5117">
        <w:rPr>
          <w:rFonts w:ascii="Times New Roman" w:hAnsi="Times New Roman"/>
          <w:color w:val="000000" w:themeColor="text1"/>
        </w:rPr>
        <w:instrText xml:space="preserve"> ADDIN EN.CITE &lt;EndNote&gt;&lt;Cite&gt;&lt;Author&gt;Lazzari&lt;/Author&gt;&lt;Year&gt;2014&lt;/Year&gt;&lt;RecNum&gt;16&lt;/RecNum&gt;&lt;DisplayText&gt;(Lazzari and Jefferies 2014)&lt;/DisplayText&gt;&lt;record&gt;&lt;rec-number&gt;16&lt;/rec-number&gt;&lt;foreign-keys&gt;&lt;key app="EN" db-id="xsfxvxaemvd25ped2f4vas0q50rzsa2za9t5" timestamp="1410841515"&gt;16&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periodical&gt;&lt;full-title&gt;Clinical immunology&lt;/full-title&gt;&lt;abbr-1&gt;Clin Immunol&lt;/abbr-1&gt;&lt;/periodical&gt;&lt;alt-periodical&gt;&lt;full-title&gt;Clinical immunology&lt;/full-title&gt;&lt;abbr-1&gt;Clin Immunol&lt;/abbr-1&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w:t>
      </w:r>
      <w:proofErr w:type="spellStart"/>
      <w:r w:rsidR="003D5117">
        <w:rPr>
          <w:rFonts w:ascii="Times New Roman" w:hAnsi="Times New Roman"/>
          <w:noProof/>
          <w:color w:val="000000" w:themeColor="text1"/>
        </w:rPr>
        <w:t>Lazzari</w:t>
      </w:r>
      <w:proofErr w:type="spellEnd"/>
      <w:r w:rsidR="003D5117">
        <w:rPr>
          <w:rFonts w:ascii="Times New Roman" w:hAnsi="Times New Roman"/>
          <w:noProof/>
          <w:color w:val="000000" w:themeColor="text1"/>
        </w:rPr>
        <w:t xml:space="preserve"> and Jefferies 2014)</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w:t>
      </w:r>
    </w:p>
    <w:p w14:paraId="4C236ECA" w14:textId="4764B0DA" w:rsidR="00E91B4D" w:rsidRPr="003038BB" w:rsidRDefault="003038BB" w:rsidP="003038BB">
      <w:pPr>
        <w:spacing w:line="480" w:lineRule="auto"/>
        <w:jc w:val="both"/>
        <w:rPr>
          <w:rFonts w:ascii="Times New Roman" w:hAnsi="Times New Roman"/>
          <w:color w:val="000000" w:themeColor="text1"/>
        </w:rPr>
      </w:pPr>
      <w:proofErr w:type="gramStart"/>
      <w:r w:rsidRPr="00B14254">
        <w:rPr>
          <w:rFonts w:ascii="Times New Roman" w:hAnsi="Times New Roman"/>
          <w:color w:val="000000" w:themeColor="text1"/>
        </w:rPr>
        <w:t>Similar to</w:t>
      </w:r>
      <w:proofErr w:type="gramEnd"/>
      <w:r w:rsidRPr="00B14254">
        <w:rPr>
          <w:rFonts w:ascii="Times New Roman" w:hAnsi="Times New Roman"/>
          <w:color w:val="000000" w:themeColor="text1"/>
        </w:rPr>
        <w:t xml:space="preserve"> IRF3 and IRF7, IRF5 contains a DNA binding domain (DBD), an IRF association domain (IAD) and a Serine-rich region (SRR) at the C-terminus</w:t>
      </w:r>
      <w:r w:rsidRPr="00B14254">
        <w:rPr>
          <w:rFonts w:ascii="Times New Roman" w:hAnsi="Times New Roman"/>
          <w:color w:val="000000" w:themeColor="text1"/>
        </w:rPr>
        <w:fldChar w:fldCharType="begin">
          <w:fldData xml:space="preserve">PEVuZE5vdGU+PENpdGU+PEF1dGhvcj5CYXJuZXM8L0F1dGhvcj48WWVhcj4yMDAxPC9ZZWFyPjxS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CYXJuZXM8L0F1dGhvcj48WWVhcj4yMDAxPC9ZZWFyPjxS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Barnes, Moore et al. 2001, Barnes, Kellum et al. 2002)</w:t>
      </w:r>
      <w:r w:rsidRPr="00B14254">
        <w:rPr>
          <w:rFonts w:ascii="Times New Roman" w:hAnsi="Times New Roman"/>
          <w:color w:val="000000" w:themeColor="text1"/>
        </w:rPr>
        <w:fldChar w:fldCharType="end"/>
      </w:r>
      <w:r w:rsidRPr="00B14254">
        <w:rPr>
          <w:rFonts w:ascii="Times New Roman" w:hAnsi="Times New Roman"/>
          <w:color w:val="000000" w:themeColor="text1"/>
        </w:rPr>
        <w:t xml:space="preserve">. The SRR is phosphorylated in response to TLR stimulation or virus infection. The crystal structure of a human IRF5 mutant, S430D, which was proposed to mimic IRF5 phosphorylation, showed that IRF5 formed a dimer </w:t>
      </w:r>
      <w:r w:rsidRPr="00B14254">
        <w:rPr>
          <w:rFonts w:ascii="Times New Roman" w:hAnsi="Times New Roman"/>
          <w:color w:val="000000" w:themeColor="text1"/>
        </w:rPr>
        <w:fldChar w:fldCharType="begin">
          <w:fldData xml:space="preserve">PEVuZE5vdGU+PENpdGU+PEF1dGhvcj5DaGVuPC9BdXRob3I+PFllYXI+MjAwODwvWWVhcj48UmVj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</w:fldData>
        </w:fldChar>
      </w:r>
      <w:r w:rsidR="003D5117">
        <w:rPr>
          <w:rFonts w:ascii="Times New Roman" w:hAnsi="Times New Roman"/>
          <w:color w:val="000000" w:themeColor="text1"/>
        </w:rPr>
        <w:instrText xml:space="preserve"> ADDIN EN.CITE </w:instrText>
      </w:r>
      <w:r w:rsidR="003D5117">
        <w:rPr>
          <w:rFonts w:ascii="Times New Roman" w:hAnsi="Times New Roman"/>
          <w:color w:val="000000" w:themeColor="text1"/>
        </w:rPr>
        <w:fldChar w:fldCharType="begin">
          <w:fldData xml:space="preserve">PEVuZE5vdGU+PENpdGU+PEF1dGhvcj5DaGVuPC9BdXRob3I+PFllYXI+MjAwODwvWWVhcj48UmVj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</w:fldData>
        </w:fldChar>
      </w:r>
      <w:r w:rsidR="003D5117">
        <w:rPr>
          <w:rFonts w:ascii="Times New Roman" w:hAnsi="Times New Roman"/>
          <w:color w:val="000000" w:themeColor="text1"/>
        </w:rPr>
        <w:instrText xml:space="preserve"> ADDIN EN.CITE.DATA </w:instrText>
      </w:r>
      <w:r w:rsidR="003D5117">
        <w:rPr>
          <w:rFonts w:ascii="Times New Roman" w:hAnsi="Times New Roman"/>
          <w:color w:val="000000" w:themeColor="text1"/>
        </w:rPr>
      </w:r>
      <w:r w:rsidR="003D5117">
        <w:rPr>
          <w:rFonts w:ascii="Times New Roman" w:hAnsi="Times New Roman"/>
          <w:color w:val="000000" w:themeColor="text1"/>
        </w:rPr>
        <w:fldChar w:fldCharType="end"/>
      </w:r>
      <w:r w:rsidRPr="00B14254">
        <w:rPr>
          <w:rFonts w:ascii="Times New Roman" w:hAnsi="Times New Roman"/>
          <w:color w:val="000000" w:themeColor="text1"/>
        </w:rPr>
        <w:fldChar w:fldCharType="separate"/>
      </w:r>
      <w:r w:rsidR="003D5117">
        <w:rPr>
          <w:rFonts w:ascii="Times New Roman" w:hAnsi="Times New Roman"/>
          <w:noProof/>
          <w:color w:val="000000" w:themeColor="text1"/>
        </w:rPr>
        <w:t>(Chen, Lam et al. 2008)</w:t>
      </w:r>
      <w:r w:rsidRPr="00B14254">
        <w:rPr>
          <w:rFonts w:ascii="Times New Roman" w:hAnsi="Times New Roman"/>
          <w:color w:val="000000" w:themeColor="text1"/>
        </w:rPr>
        <w:fldChar w:fldCharType="end"/>
      </w:r>
      <w:r w:rsidRPr="00B14254">
        <w:rPr>
          <w:rFonts w:ascii="Times New Roman" w:hAnsi="Times New Roman"/>
          <w:color w:val="000000" w:themeColor="text1"/>
        </w:rPr>
        <w:t>. However, the physiological phosphorylation sites of IRF5 ha</w:t>
      </w:r>
      <w:r w:rsidR="00F9774A">
        <w:rPr>
          <w:rFonts w:ascii="Times New Roman" w:hAnsi="Times New Roman"/>
          <w:color w:val="000000" w:themeColor="text1"/>
        </w:rPr>
        <w:t>d</w:t>
      </w:r>
      <w:bookmarkStart w:id="0" w:name="_GoBack"/>
      <w:bookmarkEnd w:id="0"/>
      <w:r w:rsidRPr="00B14254">
        <w:rPr>
          <w:rFonts w:ascii="Times New Roman" w:hAnsi="Times New Roman"/>
          <w:color w:val="000000" w:themeColor="text1"/>
        </w:rPr>
        <w:t xml:space="preserve"> not yet been identified or validated. The kinase that mediates IRF5 phosphorylation </w:t>
      </w:r>
      <w:r w:rsidR="00F76433">
        <w:rPr>
          <w:rFonts w:ascii="Times New Roman" w:hAnsi="Times New Roman" w:hint="eastAsia"/>
          <w:color w:val="000000" w:themeColor="text1"/>
        </w:rPr>
        <w:t>was</w:t>
      </w:r>
      <w:r w:rsidRPr="00B14254">
        <w:rPr>
          <w:rFonts w:ascii="Times New Roman" w:hAnsi="Times New Roman"/>
          <w:color w:val="000000" w:themeColor="text1"/>
        </w:rPr>
        <w:t xml:space="preserve"> also unknown. </w:t>
      </w:r>
    </w:p>
    <w:p w14:paraId="75774E6E" w14:textId="77777777" w:rsidR="00E91B4D" w:rsidRDefault="00E91B4D" w:rsidP="00E91B4D">
      <w:pPr>
        <w:pStyle w:val="Subtitle"/>
      </w:pPr>
      <w:r>
        <w:t>Cytosolic DNA sensing pathway</w:t>
      </w:r>
    </w:p>
    <w:p w14:paraId="3F0D701C" w14:textId="0CAF070A" w:rsidR="00E91B4D" w:rsidRDefault="00E91B4D" w:rsidP="00E91B4D">
      <w:r>
        <w:t>Xxx</w:t>
      </w:r>
    </w:p>
    <w:p w14:paraId="777DE773" w14:textId="31ADC83A" w:rsidR="00E91B4D" w:rsidRDefault="00E91B4D" w:rsidP="00E91B4D"/>
    <w:p w14:paraId="496A1D85" w14:textId="77777777" w:rsidR="00E91B4D" w:rsidRDefault="00E91B4D" w:rsidP="00E91B4D">
      <w:pPr>
        <w:pStyle w:val="Subtitle"/>
      </w:pPr>
      <w:r>
        <w:t>Regulation of cGAS activity</w:t>
      </w:r>
    </w:p>
    <w:p w14:paraId="72E71862" w14:textId="1CF652B8" w:rsidR="00E91B4D" w:rsidRDefault="003729D5" w:rsidP="00E91B4D">
      <w:r>
        <w:t>X</w:t>
      </w:r>
      <w:r w:rsidR="00E91B4D">
        <w:t>xx</w:t>
      </w:r>
    </w:p>
    <w:p w14:paraId="5AAACE39" w14:textId="77777777" w:rsidR="003729D5" w:rsidRDefault="003729D5" w:rsidP="00E91B4D"/>
    <w:p w14:paraId="69212180" w14:textId="0860F616" w:rsidR="00E91B4D" w:rsidRDefault="003729D5" w:rsidP="003729D5">
      <w:pPr>
        <w:pStyle w:val="Subtitle"/>
      </w:pPr>
      <w:r>
        <w:t>Goal of current research</w:t>
      </w:r>
    </w:p>
    <w:p w14:paraId="326409FE" w14:textId="6FCE8899" w:rsidR="002A0D6C" w:rsidRDefault="003729D5" w:rsidP="002A0D6C">
      <w:proofErr w:type="spellStart"/>
      <w:r>
        <w:t>Ddd</w:t>
      </w:r>
      <w:proofErr w:type="spellEnd"/>
    </w:p>
    <w:p w14:paraId="55D08B33" w14:textId="53FB4542" w:rsidR="003729D5" w:rsidRDefault="003729D5" w:rsidP="002A0D6C"/>
    <w:p w14:paraId="100FF41F" w14:textId="77777777" w:rsidR="003729D5" w:rsidRDefault="003729D5" w:rsidP="003729D5">
      <w:pPr>
        <w:pStyle w:val="Title"/>
      </w:pPr>
      <w:r>
        <w:t>IKK2 is the kinase that activate IRF5 transcriptional activity</w:t>
      </w:r>
    </w:p>
    <w:p w14:paraId="699CCF1D" w14:textId="30AD1415" w:rsidR="003729D5" w:rsidRDefault="003729D5" w:rsidP="002A0D6C">
      <w:r>
        <w:t>Xxx</w:t>
      </w:r>
    </w:p>
    <w:p w14:paraId="7AE823FF" w14:textId="77777777" w:rsidR="003729D5" w:rsidRDefault="003729D5">
      <w:r>
        <w:br w:type="page"/>
      </w:r>
    </w:p>
    <w:p w14:paraId="7C5B6195" w14:textId="77777777" w:rsidR="003729D5" w:rsidRDefault="003729D5" w:rsidP="003729D5">
      <w:pPr>
        <w:pStyle w:val="Title"/>
      </w:pPr>
      <w:r>
        <w:lastRenderedPageBreak/>
        <w:t>STING is the predominant receptor for cGAS</w:t>
      </w:r>
    </w:p>
    <w:p w14:paraId="0335752E" w14:textId="77777777" w:rsidR="003729D5" w:rsidRDefault="003729D5" w:rsidP="003729D5"/>
    <w:p w14:paraId="2D82F01E" w14:textId="72D57D51" w:rsidR="003729D5" w:rsidRDefault="003729D5" w:rsidP="003729D5">
      <w:r>
        <w:t>Results</w:t>
      </w:r>
    </w:p>
    <w:p w14:paraId="13426885" w14:textId="77777777" w:rsidR="003729D5" w:rsidRDefault="003729D5" w:rsidP="003729D5">
      <w:r>
        <w:t>Conclusions and discussion</w:t>
      </w:r>
    </w:p>
    <w:p w14:paraId="75B083F0" w14:textId="77777777" w:rsidR="003729D5" w:rsidRDefault="003729D5" w:rsidP="003729D5">
      <w:r>
        <w:t>Material and methods</w:t>
      </w:r>
    </w:p>
    <w:p w14:paraId="1303642B" w14:textId="04267787" w:rsidR="003729D5" w:rsidRDefault="003729D5">
      <w:r>
        <w:br w:type="page"/>
      </w:r>
    </w:p>
    <w:p w14:paraId="72BA367F" w14:textId="77777777" w:rsidR="003729D5" w:rsidRDefault="003729D5" w:rsidP="003729D5">
      <w:pPr>
        <w:pStyle w:val="Title"/>
      </w:pPr>
      <w:r>
        <w:lastRenderedPageBreak/>
        <w:t>Purification of cGAS inhibitor</w:t>
      </w:r>
    </w:p>
    <w:p w14:paraId="53650B07" w14:textId="77777777" w:rsidR="003D5117" w:rsidRDefault="003729D5" w:rsidP="002A0D6C">
      <w:r>
        <w:t>xxx</w:t>
      </w:r>
    </w:p>
    <w:p w14:paraId="4A083805" w14:textId="77777777" w:rsidR="003D5117" w:rsidRDefault="003D5117" w:rsidP="002A0D6C"/>
    <w:p w14:paraId="78103E38" w14:textId="77777777" w:rsidR="003D5117" w:rsidRPr="003D5117" w:rsidRDefault="003D5117" w:rsidP="003D5117">
      <w:pPr>
        <w:pStyle w:val="EndNoteBibliography"/>
      </w:pPr>
      <w:r>
        <w:fldChar w:fldCharType="begin"/>
      </w:r>
      <w:r>
        <w:instrText xml:space="preserve"> ADDIN EN.REFLIST </w:instrText>
      </w:r>
      <w:r>
        <w:fldChar w:fldCharType="separate"/>
      </w:r>
      <w:r w:rsidRPr="003D5117">
        <w:t xml:space="preserve">Barnes, B. J., et al. (2002). "Multiple regulatory domains of IRF-5 control activation, cellular localization, and induction of chemokines that mediate recruitment of T lymphocytes." </w:t>
      </w:r>
      <w:r w:rsidRPr="003D5117">
        <w:rPr>
          <w:u w:val="single"/>
        </w:rPr>
        <w:t>Mol Cell Biol</w:t>
      </w:r>
      <w:r w:rsidRPr="003D5117">
        <w:t xml:space="preserve"> </w:t>
      </w:r>
      <w:r w:rsidRPr="003D5117">
        <w:rPr>
          <w:b/>
        </w:rPr>
        <w:t>22</w:t>
      </w:r>
      <w:r w:rsidRPr="003D5117">
        <w:t>(16): 5721-5740.</w:t>
      </w:r>
    </w:p>
    <w:p w14:paraId="238ACB81" w14:textId="77777777" w:rsidR="003D5117" w:rsidRPr="003D5117" w:rsidRDefault="003D5117" w:rsidP="003D5117">
      <w:pPr>
        <w:pStyle w:val="EndNoteBibliography"/>
        <w:spacing w:after="0"/>
        <w:ind w:left="720" w:hanging="720"/>
      </w:pPr>
      <w:r w:rsidRPr="003D5117">
        <w:tab/>
      </w:r>
    </w:p>
    <w:p w14:paraId="2AB1A00E" w14:textId="77777777" w:rsidR="003D5117" w:rsidRPr="003D5117" w:rsidRDefault="003D5117" w:rsidP="003D5117">
      <w:pPr>
        <w:pStyle w:val="EndNoteBibliography"/>
      </w:pPr>
      <w:r w:rsidRPr="003D5117">
        <w:t xml:space="preserve">Barnes, B. J., et al. (2001). "Virus-specific activation of a novel interferon regulatory factor, IRF-5, results in the induction of distinct interferon alpha genes." </w:t>
      </w:r>
      <w:r w:rsidRPr="003D5117">
        <w:rPr>
          <w:u w:val="single"/>
        </w:rPr>
        <w:t>The Journal of biological chemistry</w:t>
      </w:r>
      <w:r w:rsidRPr="003D5117">
        <w:t xml:space="preserve"> </w:t>
      </w:r>
      <w:r w:rsidRPr="003D5117">
        <w:rPr>
          <w:b/>
        </w:rPr>
        <w:t>276</w:t>
      </w:r>
      <w:r w:rsidRPr="003D5117">
        <w:t>(26): 23382-23390.</w:t>
      </w:r>
    </w:p>
    <w:p w14:paraId="2E26F688" w14:textId="77777777" w:rsidR="003D5117" w:rsidRPr="003D5117" w:rsidRDefault="003D5117" w:rsidP="003D5117">
      <w:pPr>
        <w:pStyle w:val="EndNoteBibliography"/>
        <w:spacing w:after="0"/>
        <w:ind w:left="720" w:hanging="720"/>
      </w:pPr>
      <w:r w:rsidRPr="003D5117">
        <w:tab/>
      </w:r>
    </w:p>
    <w:p w14:paraId="4D4FE006" w14:textId="77777777" w:rsidR="003D5117" w:rsidRPr="003D5117" w:rsidRDefault="003D5117" w:rsidP="003D5117">
      <w:pPr>
        <w:pStyle w:val="EndNoteBibliography"/>
      </w:pPr>
      <w:r w:rsidRPr="003D5117">
        <w:t xml:space="preserve">Chen, W., et al. (2008). "Insights into interferon regulatory factor activation from the crystal structure of dimeric IRF5." </w:t>
      </w:r>
      <w:r w:rsidRPr="003D5117">
        <w:rPr>
          <w:u w:val="single"/>
        </w:rPr>
        <w:t>Nat Struct Mol Biol</w:t>
      </w:r>
      <w:r w:rsidRPr="003D5117">
        <w:t xml:space="preserve"> </w:t>
      </w:r>
      <w:r w:rsidRPr="003D5117">
        <w:rPr>
          <w:b/>
        </w:rPr>
        <w:t>15</w:t>
      </w:r>
      <w:r w:rsidRPr="003D5117">
        <w:t>(11): 1213-1220.</w:t>
      </w:r>
    </w:p>
    <w:p w14:paraId="46BCE4D0" w14:textId="77777777" w:rsidR="003D5117" w:rsidRPr="003D5117" w:rsidRDefault="003D5117" w:rsidP="003D5117">
      <w:pPr>
        <w:pStyle w:val="EndNoteBibliography"/>
        <w:spacing w:after="0"/>
        <w:ind w:left="720" w:hanging="720"/>
      </w:pPr>
      <w:r w:rsidRPr="003D5117">
        <w:tab/>
      </w:r>
    </w:p>
    <w:p w14:paraId="3EF4E7F1" w14:textId="77777777" w:rsidR="003D5117" w:rsidRPr="003D5117" w:rsidRDefault="003D5117" w:rsidP="003D5117">
      <w:pPr>
        <w:pStyle w:val="EndNoteBibliography"/>
      </w:pPr>
      <w:r w:rsidRPr="003D5117">
        <w:t xml:space="preserve">Graham, R. R., et al. (2006). "A common haplotype of interferon regulatory factor 5 (IRF5) regulates splicing and expression and is associated with increased risk of systemic lupus erythematosus." </w:t>
      </w:r>
      <w:r w:rsidRPr="003D5117">
        <w:rPr>
          <w:u w:val="single"/>
        </w:rPr>
        <w:t>Nat Genet</w:t>
      </w:r>
      <w:r w:rsidRPr="003D5117">
        <w:t xml:space="preserve"> </w:t>
      </w:r>
      <w:r w:rsidRPr="003D5117">
        <w:rPr>
          <w:b/>
        </w:rPr>
        <w:t>38</w:t>
      </w:r>
      <w:r w:rsidRPr="003D5117">
        <w:t>(5): 550-555.</w:t>
      </w:r>
    </w:p>
    <w:p w14:paraId="5666C7DF" w14:textId="77777777" w:rsidR="003D5117" w:rsidRPr="003D5117" w:rsidRDefault="003D5117" w:rsidP="003D5117">
      <w:pPr>
        <w:pStyle w:val="EndNoteBibliography"/>
        <w:spacing w:after="0"/>
        <w:ind w:left="720" w:hanging="720"/>
      </w:pPr>
      <w:r w:rsidRPr="003D5117">
        <w:tab/>
      </w:r>
    </w:p>
    <w:p w14:paraId="090217C2" w14:textId="77777777" w:rsidR="003D5117" w:rsidRPr="003D5117" w:rsidRDefault="003D5117" w:rsidP="003D5117">
      <w:pPr>
        <w:pStyle w:val="EndNoteBibliography"/>
      </w:pPr>
      <w:r w:rsidRPr="003D5117">
        <w:t xml:space="preserve">Honda, K. and T. Taniguchi (2006). "IRFs: master regulators of signalling by Toll-like receptors and cytosolic pattern-recognition receptors." </w:t>
      </w:r>
      <w:r w:rsidRPr="003D5117">
        <w:rPr>
          <w:u w:val="single"/>
        </w:rPr>
        <w:t>Nat Rev Immunol</w:t>
      </w:r>
      <w:r w:rsidRPr="003D5117">
        <w:t xml:space="preserve"> </w:t>
      </w:r>
      <w:r w:rsidRPr="003D5117">
        <w:rPr>
          <w:b/>
        </w:rPr>
        <w:t>6</w:t>
      </w:r>
      <w:r w:rsidRPr="003D5117">
        <w:t>(9): 644-658.</w:t>
      </w:r>
    </w:p>
    <w:p w14:paraId="76573E7C" w14:textId="77777777" w:rsidR="003D5117" w:rsidRPr="003D5117" w:rsidRDefault="003D5117" w:rsidP="003D5117">
      <w:pPr>
        <w:pStyle w:val="EndNoteBibliography"/>
        <w:spacing w:after="0"/>
        <w:ind w:left="720" w:hanging="720"/>
      </w:pPr>
      <w:r w:rsidRPr="003D5117">
        <w:tab/>
      </w:r>
    </w:p>
    <w:p w14:paraId="62762ADA" w14:textId="77777777" w:rsidR="003D5117" w:rsidRPr="003D5117" w:rsidRDefault="003D5117" w:rsidP="003D5117">
      <w:pPr>
        <w:pStyle w:val="EndNoteBibliography"/>
      </w:pPr>
      <w:r w:rsidRPr="003D5117">
        <w:t xml:space="preserve">Ikushima, H., et al. (2013). "The IRF Family Transcription Factors at the Interface of Innate and Adaptive Immune Responses." </w:t>
      </w:r>
      <w:r w:rsidRPr="003D5117">
        <w:rPr>
          <w:u w:val="single"/>
        </w:rPr>
        <w:t>Cold Spring Harb Symp Quant Biol</w:t>
      </w:r>
      <w:r w:rsidRPr="003D5117">
        <w:t xml:space="preserve"> </w:t>
      </w:r>
      <w:r w:rsidRPr="003D5117">
        <w:rPr>
          <w:b/>
        </w:rPr>
        <w:t>78</w:t>
      </w:r>
      <w:r w:rsidRPr="003D5117">
        <w:t>: 105-116.</w:t>
      </w:r>
    </w:p>
    <w:p w14:paraId="21D30B44" w14:textId="77777777" w:rsidR="003D5117" w:rsidRPr="003D5117" w:rsidRDefault="003D5117" w:rsidP="003D5117">
      <w:pPr>
        <w:pStyle w:val="EndNoteBibliography"/>
        <w:spacing w:after="0"/>
        <w:ind w:left="720" w:hanging="720"/>
      </w:pPr>
      <w:r w:rsidRPr="003D5117">
        <w:tab/>
      </w:r>
    </w:p>
    <w:p w14:paraId="24370BD1" w14:textId="77777777" w:rsidR="003D5117" w:rsidRPr="003D5117" w:rsidRDefault="003D5117" w:rsidP="003D5117">
      <w:pPr>
        <w:pStyle w:val="EndNoteBibliography"/>
      </w:pPr>
      <w:r w:rsidRPr="003D5117">
        <w:t xml:space="preserve">Kawai, T., et al. (2005). "IPS-1, an adaptor triggering RIG-I- and Mda5-mediated type I interferon induction." </w:t>
      </w:r>
      <w:r w:rsidRPr="003D5117">
        <w:rPr>
          <w:u w:val="single"/>
        </w:rPr>
        <w:t>Nat Immunol</w:t>
      </w:r>
      <w:r w:rsidRPr="003D5117">
        <w:t xml:space="preserve"> </w:t>
      </w:r>
      <w:r w:rsidRPr="003D5117">
        <w:rPr>
          <w:b/>
        </w:rPr>
        <w:t>6</w:t>
      </w:r>
      <w:r w:rsidRPr="003D5117">
        <w:t>(10): 981-988.</w:t>
      </w:r>
    </w:p>
    <w:p w14:paraId="4C735AF7" w14:textId="77777777" w:rsidR="003D5117" w:rsidRPr="003D5117" w:rsidRDefault="003D5117" w:rsidP="003D5117">
      <w:pPr>
        <w:pStyle w:val="EndNoteBibliography"/>
        <w:spacing w:after="0"/>
        <w:ind w:left="720" w:hanging="720"/>
      </w:pPr>
      <w:r w:rsidRPr="003D5117">
        <w:tab/>
      </w:r>
    </w:p>
    <w:p w14:paraId="3ABB1292" w14:textId="77777777" w:rsidR="003D5117" w:rsidRPr="003D5117" w:rsidRDefault="003D5117" w:rsidP="003D5117">
      <w:pPr>
        <w:pStyle w:val="EndNoteBibliography"/>
      </w:pPr>
      <w:r w:rsidRPr="003D5117">
        <w:t xml:space="preserve">Krausgruber, T., et al. (2011). "IRF5 promotes inflammatory macrophage polarization and TH1-TH17 responses." </w:t>
      </w:r>
      <w:r w:rsidRPr="003D5117">
        <w:rPr>
          <w:u w:val="single"/>
        </w:rPr>
        <w:t>Nat Immunol</w:t>
      </w:r>
      <w:r w:rsidRPr="003D5117">
        <w:t xml:space="preserve"> </w:t>
      </w:r>
      <w:r w:rsidRPr="003D5117">
        <w:rPr>
          <w:b/>
        </w:rPr>
        <w:t>12</w:t>
      </w:r>
      <w:r w:rsidRPr="003D5117">
        <w:t>(3): 231-238.</w:t>
      </w:r>
    </w:p>
    <w:p w14:paraId="461782ED" w14:textId="77777777" w:rsidR="003D5117" w:rsidRPr="003D5117" w:rsidRDefault="003D5117" w:rsidP="003D5117">
      <w:pPr>
        <w:pStyle w:val="EndNoteBibliography"/>
        <w:spacing w:after="0"/>
        <w:ind w:left="720" w:hanging="720"/>
      </w:pPr>
      <w:r w:rsidRPr="003D5117">
        <w:tab/>
      </w:r>
    </w:p>
    <w:p w14:paraId="4B69B363" w14:textId="77777777" w:rsidR="003D5117" w:rsidRPr="003D5117" w:rsidRDefault="003D5117" w:rsidP="003D5117">
      <w:pPr>
        <w:pStyle w:val="EndNoteBibliography"/>
      </w:pPr>
      <w:r w:rsidRPr="003D5117">
        <w:t xml:space="preserve">Lazear, H. M., et al. (2013). "IRF-3, IRF-5, and IRF-7 coordinately regulate the type I IFN response in myeloid dendritic cells downstream of MAVS signaling." </w:t>
      </w:r>
      <w:r w:rsidRPr="003D5117">
        <w:rPr>
          <w:u w:val="single"/>
        </w:rPr>
        <w:t>PLoS Pathog</w:t>
      </w:r>
      <w:r w:rsidRPr="003D5117">
        <w:t xml:space="preserve"> </w:t>
      </w:r>
      <w:r w:rsidRPr="003D5117">
        <w:rPr>
          <w:b/>
        </w:rPr>
        <w:t>9</w:t>
      </w:r>
      <w:r w:rsidRPr="003D5117">
        <w:t>(1): e1003118.</w:t>
      </w:r>
    </w:p>
    <w:p w14:paraId="5BB21602" w14:textId="77777777" w:rsidR="003D5117" w:rsidRPr="003D5117" w:rsidRDefault="003D5117" w:rsidP="003D5117">
      <w:pPr>
        <w:pStyle w:val="EndNoteBibliography"/>
        <w:spacing w:after="0"/>
        <w:ind w:left="720" w:hanging="720"/>
      </w:pPr>
      <w:r w:rsidRPr="003D5117">
        <w:tab/>
      </w:r>
    </w:p>
    <w:p w14:paraId="46E091DD" w14:textId="77777777" w:rsidR="003D5117" w:rsidRPr="003D5117" w:rsidRDefault="003D5117" w:rsidP="003D5117">
      <w:pPr>
        <w:pStyle w:val="EndNoteBibliography"/>
      </w:pPr>
      <w:r w:rsidRPr="003D5117">
        <w:t xml:space="preserve">Lazzari, E. and C. A. Jefferies (2014). "IRF5-mediated signaling and implications for SLE." </w:t>
      </w:r>
      <w:r w:rsidRPr="003D5117">
        <w:rPr>
          <w:u w:val="single"/>
        </w:rPr>
        <w:t>Clinical immunology</w:t>
      </w:r>
      <w:r w:rsidRPr="003D5117">
        <w:t xml:space="preserve"> </w:t>
      </w:r>
      <w:r w:rsidRPr="003D5117">
        <w:rPr>
          <w:b/>
        </w:rPr>
        <w:t>153</w:t>
      </w:r>
      <w:r w:rsidRPr="003D5117">
        <w:t>(2): 343-352.</w:t>
      </w:r>
    </w:p>
    <w:p w14:paraId="3999B968" w14:textId="77777777" w:rsidR="003D5117" w:rsidRPr="003D5117" w:rsidRDefault="003D5117" w:rsidP="003D5117">
      <w:pPr>
        <w:pStyle w:val="EndNoteBibliography"/>
        <w:spacing w:after="0"/>
        <w:ind w:left="720" w:hanging="720"/>
      </w:pPr>
      <w:r w:rsidRPr="003D5117">
        <w:tab/>
      </w:r>
    </w:p>
    <w:p w14:paraId="68435B93" w14:textId="77777777" w:rsidR="003D5117" w:rsidRPr="003D5117" w:rsidRDefault="003D5117" w:rsidP="003D5117">
      <w:pPr>
        <w:pStyle w:val="EndNoteBibliography"/>
      </w:pPr>
      <w:r w:rsidRPr="003D5117">
        <w:t xml:space="preserve">Lien, C., et al. (2010). "Critical role of IRF-5 in regulation of B-cell differentiation." </w:t>
      </w:r>
      <w:r w:rsidRPr="003D5117">
        <w:rPr>
          <w:u w:val="single"/>
        </w:rPr>
        <w:t>Proceedings of the National Academy of Sciences of the United States of America</w:t>
      </w:r>
      <w:r w:rsidRPr="003D5117">
        <w:t xml:space="preserve"> </w:t>
      </w:r>
      <w:r w:rsidRPr="003D5117">
        <w:rPr>
          <w:b/>
        </w:rPr>
        <w:t>107</w:t>
      </w:r>
      <w:r w:rsidRPr="003D5117">
        <w:t>(10): 4664-4668.</w:t>
      </w:r>
    </w:p>
    <w:p w14:paraId="2238F52D" w14:textId="77777777" w:rsidR="003D5117" w:rsidRPr="003D5117" w:rsidRDefault="003D5117" w:rsidP="003D5117">
      <w:pPr>
        <w:pStyle w:val="EndNoteBibliography"/>
        <w:spacing w:after="0"/>
        <w:ind w:left="720" w:hanging="720"/>
      </w:pPr>
      <w:r w:rsidRPr="003D5117">
        <w:lastRenderedPageBreak/>
        <w:tab/>
      </w:r>
    </w:p>
    <w:p w14:paraId="5A332325" w14:textId="77777777" w:rsidR="003D5117" w:rsidRPr="003D5117" w:rsidRDefault="003D5117" w:rsidP="003D5117">
      <w:pPr>
        <w:pStyle w:val="EndNoteBibliography"/>
      </w:pPr>
      <w:r w:rsidRPr="003D5117">
        <w:t xml:space="preserve">Meylan, E., et al. (2005). "Cardif is an adaptor protein in the RIG-I antiviral pathway and is targeted by hepatitis C virus." </w:t>
      </w:r>
      <w:r w:rsidRPr="003D5117">
        <w:rPr>
          <w:u w:val="single"/>
        </w:rPr>
        <w:t>Nature</w:t>
      </w:r>
      <w:r w:rsidRPr="003D5117">
        <w:t xml:space="preserve"> </w:t>
      </w:r>
      <w:r w:rsidRPr="003D5117">
        <w:rPr>
          <w:b/>
        </w:rPr>
        <w:t>437</w:t>
      </w:r>
      <w:r w:rsidRPr="003D5117">
        <w:t>(7062): 1167-1172.</w:t>
      </w:r>
    </w:p>
    <w:p w14:paraId="5E094D93" w14:textId="77777777" w:rsidR="003D5117" w:rsidRPr="003D5117" w:rsidRDefault="003D5117" w:rsidP="003D5117">
      <w:pPr>
        <w:pStyle w:val="EndNoteBibliography"/>
        <w:spacing w:after="0"/>
        <w:ind w:left="720" w:hanging="720"/>
      </w:pPr>
      <w:r w:rsidRPr="003D5117">
        <w:tab/>
      </w:r>
    </w:p>
    <w:p w14:paraId="4B5C820A" w14:textId="77777777" w:rsidR="003D5117" w:rsidRPr="003D5117" w:rsidRDefault="003D5117" w:rsidP="003D5117">
      <w:pPr>
        <w:pStyle w:val="EndNoteBibliography"/>
      </w:pPr>
      <w:r w:rsidRPr="003D5117">
        <w:t xml:space="preserve">Miceli-Richard, C., et al. (2007). "Association of an IRF5 gene functional polymorphism with Sjogren's syndrome." </w:t>
      </w:r>
      <w:r w:rsidRPr="003D5117">
        <w:rPr>
          <w:u w:val="single"/>
        </w:rPr>
        <w:t>Arthritis Rheum</w:t>
      </w:r>
      <w:r w:rsidRPr="003D5117">
        <w:t xml:space="preserve"> </w:t>
      </w:r>
      <w:r w:rsidRPr="003D5117">
        <w:rPr>
          <w:b/>
        </w:rPr>
        <w:t>56</w:t>
      </w:r>
      <w:r w:rsidRPr="003D5117">
        <w:t>(12): 3989-3994.</w:t>
      </w:r>
    </w:p>
    <w:p w14:paraId="058661E0" w14:textId="77777777" w:rsidR="003D5117" w:rsidRPr="003D5117" w:rsidRDefault="003D5117" w:rsidP="003D5117">
      <w:pPr>
        <w:pStyle w:val="EndNoteBibliography"/>
        <w:spacing w:after="0"/>
        <w:ind w:left="720" w:hanging="720"/>
      </w:pPr>
      <w:r w:rsidRPr="003D5117">
        <w:tab/>
      </w:r>
    </w:p>
    <w:p w14:paraId="5D9846D1" w14:textId="77777777" w:rsidR="003D5117" w:rsidRPr="003D5117" w:rsidRDefault="003D5117" w:rsidP="003D5117">
      <w:pPr>
        <w:pStyle w:val="EndNoteBibliography"/>
      </w:pPr>
      <w:r w:rsidRPr="003D5117">
        <w:t xml:space="preserve">Noppert, S. J., et al. (2007). "The role of type I interferons in TLR responses." </w:t>
      </w:r>
      <w:r w:rsidRPr="003D5117">
        <w:rPr>
          <w:u w:val="single"/>
        </w:rPr>
        <w:t>Immunol Cell Biol</w:t>
      </w:r>
      <w:r w:rsidRPr="003D5117">
        <w:t xml:space="preserve"> </w:t>
      </w:r>
      <w:r w:rsidRPr="003D5117">
        <w:rPr>
          <w:b/>
        </w:rPr>
        <w:t>85</w:t>
      </w:r>
      <w:r w:rsidRPr="003D5117">
        <w:t>(6): 446-457.</w:t>
      </w:r>
    </w:p>
    <w:p w14:paraId="2EF3B66A" w14:textId="77777777" w:rsidR="003D5117" w:rsidRPr="003D5117" w:rsidRDefault="003D5117" w:rsidP="003D5117">
      <w:pPr>
        <w:pStyle w:val="EndNoteBibliography"/>
        <w:spacing w:after="0"/>
        <w:ind w:left="720" w:hanging="720"/>
      </w:pPr>
      <w:r w:rsidRPr="003D5117">
        <w:tab/>
      </w:r>
    </w:p>
    <w:p w14:paraId="5D757422" w14:textId="77777777" w:rsidR="003D5117" w:rsidRPr="003D5117" w:rsidRDefault="003D5117" w:rsidP="003D5117">
      <w:pPr>
        <w:pStyle w:val="EndNoteBibliography"/>
      </w:pPr>
      <w:r w:rsidRPr="003D5117">
        <w:t xml:space="preserve">Seth, R. B., et al. (2005). "Identification and characterization of MAVS, a mitochondrial antiviral signaling protein that activates NF-kappaB and IRF 3." </w:t>
      </w:r>
      <w:r w:rsidRPr="003D5117">
        <w:rPr>
          <w:u w:val="single"/>
        </w:rPr>
        <w:t>Cell</w:t>
      </w:r>
      <w:r w:rsidRPr="003D5117">
        <w:t xml:space="preserve"> </w:t>
      </w:r>
      <w:r w:rsidRPr="003D5117">
        <w:rPr>
          <w:b/>
        </w:rPr>
        <w:t>122</w:t>
      </w:r>
      <w:r w:rsidRPr="003D5117">
        <w:t>(5): 669-682.</w:t>
      </w:r>
    </w:p>
    <w:p w14:paraId="415DC512" w14:textId="77777777" w:rsidR="003D5117" w:rsidRPr="003D5117" w:rsidRDefault="003D5117" w:rsidP="003D5117">
      <w:pPr>
        <w:pStyle w:val="EndNoteBibliography"/>
        <w:spacing w:after="0"/>
        <w:ind w:left="720" w:hanging="720"/>
      </w:pPr>
      <w:r w:rsidRPr="003D5117">
        <w:tab/>
      </w:r>
    </w:p>
    <w:p w14:paraId="48FB487E" w14:textId="77777777" w:rsidR="003D5117" w:rsidRPr="003D5117" w:rsidRDefault="003D5117" w:rsidP="003D5117">
      <w:pPr>
        <w:pStyle w:val="EndNoteBibliography"/>
      </w:pPr>
      <w:r w:rsidRPr="003D5117">
        <w:t xml:space="preserve">Takaoka, A., et al. (2005). "Integral role of IRF-5 in the gene induction programme activated by Toll-like receptors." </w:t>
      </w:r>
      <w:r w:rsidRPr="003D5117">
        <w:rPr>
          <w:u w:val="single"/>
        </w:rPr>
        <w:t>Nature</w:t>
      </w:r>
      <w:r w:rsidRPr="003D5117">
        <w:t xml:space="preserve"> </w:t>
      </w:r>
      <w:r w:rsidRPr="003D5117">
        <w:rPr>
          <w:b/>
        </w:rPr>
        <w:t>434</w:t>
      </w:r>
      <w:r w:rsidRPr="003D5117">
        <w:t>(7030): 243-249.</w:t>
      </w:r>
    </w:p>
    <w:p w14:paraId="361D017B" w14:textId="77777777" w:rsidR="003D5117" w:rsidRPr="003D5117" w:rsidRDefault="003D5117" w:rsidP="003D5117">
      <w:pPr>
        <w:pStyle w:val="EndNoteBibliography"/>
        <w:spacing w:after="0"/>
        <w:ind w:left="720" w:hanging="720"/>
      </w:pPr>
      <w:r w:rsidRPr="003D5117">
        <w:tab/>
      </w:r>
    </w:p>
    <w:p w14:paraId="6676D776" w14:textId="77777777" w:rsidR="003D5117" w:rsidRPr="003D5117" w:rsidRDefault="003D5117" w:rsidP="003D5117">
      <w:pPr>
        <w:pStyle w:val="EndNoteBibliography"/>
      </w:pPr>
      <w:r w:rsidRPr="003D5117">
        <w:t xml:space="preserve">Tamura, T., et al. (2008). "The IRF family transcription factors in immunity and oncogenesis." </w:t>
      </w:r>
      <w:r w:rsidRPr="003D5117">
        <w:rPr>
          <w:u w:val="single"/>
        </w:rPr>
        <w:t>Annu Rev Immunol</w:t>
      </w:r>
      <w:r w:rsidRPr="003D5117">
        <w:t xml:space="preserve"> </w:t>
      </w:r>
      <w:r w:rsidRPr="003D5117">
        <w:rPr>
          <w:b/>
        </w:rPr>
        <w:t>26</w:t>
      </w:r>
      <w:r w:rsidRPr="003D5117">
        <w:t>: 535-584.</w:t>
      </w:r>
    </w:p>
    <w:p w14:paraId="19AC6392" w14:textId="77777777" w:rsidR="003D5117" w:rsidRPr="003D5117" w:rsidRDefault="003D5117" w:rsidP="003D5117">
      <w:pPr>
        <w:pStyle w:val="EndNoteBibliography"/>
        <w:spacing w:after="0"/>
        <w:ind w:left="720" w:hanging="720"/>
      </w:pPr>
      <w:r w:rsidRPr="003D5117">
        <w:tab/>
      </w:r>
    </w:p>
    <w:p w14:paraId="6540FFCB" w14:textId="77777777" w:rsidR="003D5117" w:rsidRPr="003D5117" w:rsidRDefault="003D5117" w:rsidP="003D5117">
      <w:pPr>
        <w:pStyle w:val="EndNoteBibliography"/>
      </w:pPr>
      <w:r w:rsidRPr="003D5117">
        <w:t xml:space="preserve">Xu, L. G., et al. (2005). "VISA Is an Adapter Protein Required for Virus-Triggered IFN-beta Signaling." </w:t>
      </w:r>
      <w:r w:rsidRPr="003D5117">
        <w:rPr>
          <w:u w:val="single"/>
        </w:rPr>
        <w:t>Mol Cell</w:t>
      </w:r>
      <w:r w:rsidRPr="003D5117">
        <w:t xml:space="preserve"> </w:t>
      </w:r>
      <w:r w:rsidRPr="003D5117">
        <w:rPr>
          <w:b/>
        </w:rPr>
        <w:t>19</w:t>
      </w:r>
      <w:r w:rsidRPr="003D5117">
        <w:t>(6): 727-740.</w:t>
      </w:r>
    </w:p>
    <w:p w14:paraId="257B3C1D" w14:textId="77777777" w:rsidR="003D5117" w:rsidRPr="003D5117" w:rsidRDefault="003D5117" w:rsidP="003D5117">
      <w:pPr>
        <w:pStyle w:val="EndNoteBibliography"/>
        <w:spacing w:after="0"/>
        <w:ind w:left="720" w:hanging="720"/>
      </w:pPr>
      <w:r w:rsidRPr="003D5117">
        <w:tab/>
      </w:r>
    </w:p>
    <w:p w14:paraId="60B405CA" w14:textId="77777777" w:rsidR="003D5117" w:rsidRPr="003D5117" w:rsidRDefault="003D5117" w:rsidP="003D5117">
      <w:pPr>
        <w:pStyle w:val="EndNoteBibliography"/>
      </w:pPr>
      <w:r w:rsidRPr="003D5117">
        <w:t xml:space="preserve">Yoneyama, M., et al. (2004). "The RNA helicase RIG-I has an essential function in double-stranded RNA-induced innate antiviral responses." </w:t>
      </w:r>
      <w:r w:rsidRPr="003D5117">
        <w:rPr>
          <w:u w:val="single"/>
        </w:rPr>
        <w:t>Nat Immunol</w:t>
      </w:r>
      <w:r w:rsidRPr="003D5117">
        <w:t xml:space="preserve"> </w:t>
      </w:r>
      <w:r w:rsidRPr="003D5117">
        <w:rPr>
          <w:b/>
        </w:rPr>
        <w:t>5</w:t>
      </w:r>
      <w:r w:rsidRPr="003D5117">
        <w:t>(7): 730-737.</w:t>
      </w:r>
    </w:p>
    <w:p w14:paraId="749E3B9F" w14:textId="77777777" w:rsidR="003D5117" w:rsidRPr="003D5117" w:rsidRDefault="003D5117" w:rsidP="003D5117">
      <w:pPr>
        <w:pStyle w:val="EndNoteBibliography"/>
        <w:ind w:left="720" w:hanging="720"/>
      </w:pPr>
      <w:r w:rsidRPr="003D5117">
        <w:tab/>
      </w:r>
    </w:p>
    <w:p w14:paraId="23CCF455" w14:textId="754F0C78" w:rsidR="003729D5" w:rsidRPr="004D3096" w:rsidRDefault="003D5117" w:rsidP="002A0D6C">
      <w:r>
        <w:fldChar w:fldCharType="end"/>
      </w:r>
    </w:p>
    <w:sectPr w:rsidR="003729D5" w:rsidRPr="004D3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87157F"/>
    <w:multiLevelType w:val="hybridMultilevel"/>
    <w:tmpl w:val="A29231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2FFD"/>
    <w:rsid w:val="00254C39"/>
    <w:rsid w:val="002A0D6C"/>
    <w:rsid w:val="003038BB"/>
    <w:rsid w:val="00355339"/>
    <w:rsid w:val="003729D5"/>
    <w:rsid w:val="003D5117"/>
    <w:rsid w:val="004D3096"/>
    <w:rsid w:val="004E4EAF"/>
    <w:rsid w:val="00852131"/>
    <w:rsid w:val="0088234F"/>
    <w:rsid w:val="008E3ADD"/>
    <w:rsid w:val="00942696"/>
    <w:rsid w:val="00B72FFD"/>
    <w:rsid w:val="00E91B4D"/>
    <w:rsid w:val="00F76433"/>
    <w:rsid w:val="00F977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63094"/>
  <w15:chartTrackingRefBased/>
  <w15:docId w15:val="{80B453BC-4281-4DBF-8236-CD3EC2BA6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3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D3096"/>
    <w:pPr>
      <w:ind w:left="720"/>
      <w:contextualSpacing/>
    </w:pPr>
  </w:style>
  <w:style w:type="paragraph" w:styleId="Title">
    <w:name w:val="Title"/>
    <w:basedOn w:val="Normal"/>
    <w:next w:val="Normal"/>
    <w:link w:val="TitleChar"/>
    <w:uiPriority w:val="10"/>
    <w:qFormat/>
    <w:rsid w:val="002A0D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0D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C"/>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A0D6C"/>
    <w:rPr>
      <w:color w:val="5A5A5A" w:themeColor="text1" w:themeTint="A5"/>
      <w:spacing w:val="15"/>
    </w:rPr>
  </w:style>
  <w:style w:type="paragraph" w:customStyle="1" w:styleId="EndNoteBibliographyTitle">
    <w:name w:val="EndNote Bibliography Title"/>
    <w:basedOn w:val="Normal"/>
    <w:link w:val="EndNoteBibliographyTitleChar"/>
    <w:rsid w:val="003D511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D5117"/>
    <w:rPr>
      <w:rFonts w:ascii="Calibri" w:hAnsi="Calibri"/>
      <w:noProof/>
    </w:rPr>
  </w:style>
  <w:style w:type="paragraph" w:customStyle="1" w:styleId="EndNoteBibliography">
    <w:name w:val="EndNote Bibliography"/>
    <w:basedOn w:val="Normal"/>
    <w:link w:val="EndNoteBibliographyChar"/>
    <w:rsid w:val="003D511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D511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7</Pages>
  <Words>2309</Words>
  <Characters>1316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Molecular Biology</Company>
  <LinksUpToDate>false</LinksUpToDate>
  <CharactersWithSpaces>1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11</cp:revision>
  <dcterms:created xsi:type="dcterms:W3CDTF">2018-04-06T15:08:00Z</dcterms:created>
  <dcterms:modified xsi:type="dcterms:W3CDTF">2018-04-19T05:55:00Z</dcterms:modified>
</cp:coreProperties>
</file>